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517191CA" w:rsidR="00D269F5" w:rsidRPr="004173A8" w:rsidRDefault="00D60996" w:rsidP="00D269F5">
      <w:pPr>
        <w:spacing w:line="480" w:lineRule="auto"/>
        <w:rPr>
          <w:rFonts w:ascii="Times New Roman" w:hAnsi="Times New Roman" w:cs="Times New Roman"/>
          <w:sz w:val="24"/>
          <w:szCs w:val="24"/>
          <w:lang w:val="en-US"/>
        </w:rPr>
      </w:pPr>
      <w:r>
        <w:rPr>
          <w:rFonts w:ascii="Times New Roman" w:hAnsi="Times New Roman" w:cs="Times New Roman"/>
          <w:color w:val="FF0000"/>
          <w:sz w:val="24"/>
          <w:szCs w:val="24"/>
          <w:lang w:val="en-US"/>
        </w:rPr>
        <w:t xml:space="preserve">To determine which miRNAs 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2504F5" w:rsidRPr="004173A8">
        <w:rPr>
          <w:rFonts w:ascii="Times New Roman" w:hAnsi="Times New Roman" w:cs="Times New Roman"/>
          <w:sz w:val="24"/>
          <w:szCs w:val="24"/>
          <w:lang w:val="en-US"/>
        </w:rPr>
        <w:t xml:space="preserve"> and 28 differentially expressed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cell.</w:t>
      </w:r>
      <w:r w:rsidR="002504F5">
        <w:rPr>
          <w:rFonts w:ascii="Times New Roman" w:hAnsi="Times New Roman" w:cs="Times New Roman"/>
          <w:sz w:val="24"/>
          <w:szCs w:val="24"/>
          <w:lang w:val="en-US"/>
        </w:rPr>
        <w:t xml:space="preserve"> </w:t>
      </w:r>
      <w:r w:rsidR="00D269F5" w:rsidRPr="004173A8">
        <w:rPr>
          <w:rFonts w:ascii="Times New Roman" w:hAnsi="Times New Roman" w:cs="Times New Roman"/>
          <w:sz w:val="24"/>
          <w:szCs w:val="24"/>
          <w:lang w:val="en-US"/>
        </w:rPr>
        <w:t xml:space="preserve">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w:t>
      </w:r>
      <w:r w:rsidR="002504F5">
        <w:rPr>
          <w:rFonts w:ascii="Times New Roman" w:hAnsi="Times New Roman" w:cs="Times New Roman"/>
          <w:sz w:val="24"/>
          <w:szCs w:val="24"/>
          <w:lang w:val="en-US"/>
        </w:rPr>
        <w:t xml:space="preserve">t; increased </w:t>
      </w:r>
      <w:proofErr w:type="spellStart"/>
      <w:r w:rsidR="002504F5">
        <w:rPr>
          <w:rFonts w:ascii="Times New Roman" w:hAnsi="Times New Roman" w:cs="Times New Roman"/>
          <w:sz w:val="24"/>
          <w:szCs w:val="24"/>
          <w:lang w:val="en-US"/>
        </w:rPr>
        <w:t>miRs</w:t>
      </w:r>
      <w:proofErr w:type="spellEnd"/>
      <w:r w:rsidR="002504F5">
        <w:rPr>
          <w:rFonts w:ascii="Times New Roman" w:hAnsi="Times New Roman" w:cs="Times New Roman"/>
          <w:sz w:val="24"/>
          <w:szCs w:val="24"/>
          <w:lang w:val="en-US"/>
        </w:rPr>
        <w:t xml:space="preserve"> in the EV</w:t>
      </w:r>
      <w:r w:rsidR="00D269F5" w:rsidRPr="004173A8">
        <w:rPr>
          <w:rFonts w:ascii="Times New Roman" w:hAnsi="Times New Roman" w:cs="Times New Roman"/>
          <w:sz w:val="24"/>
          <w:szCs w:val="24"/>
          <w:lang w:val="en-US"/>
        </w:rPr>
        <w:t xml:space="preserv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w:t>
      </w:r>
      <w:r w:rsidR="002504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in cavin-1 cells.</w:t>
      </w:r>
      <w:r w:rsidR="00D269F5">
        <w:rPr>
          <w:rFonts w:ascii="Times New Roman" w:hAnsi="Times New Roman" w:cs="Times New Roman"/>
          <w:sz w:val="24"/>
          <w:szCs w:val="24"/>
          <w:lang w:val="en-US"/>
        </w:rPr>
        <w:t xml:space="preserve"> Generally, miRNAs present in the EVs change proportionately to the cellular </w:t>
      </w:r>
      <w:r w:rsidR="00475D4D">
        <w:rPr>
          <w:rFonts w:ascii="Times New Roman" w:hAnsi="Times New Roman" w:cs="Times New Roman"/>
          <w:sz w:val="24"/>
          <w:szCs w:val="24"/>
          <w:lang w:val="en-US"/>
        </w:rPr>
        <w:t>expression changes</w:t>
      </w:r>
      <w:r w:rsidR="00D269F5">
        <w:rPr>
          <w:rFonts w:ascii="Times New Roman" w:hAnsi="Times New Roman" w:cs="Times New Roman"/>
          <w:sz w:val="24"/>
          <w:szCs w:val="24"/>
          <w:lang w:val="en-US"/>
        </w:rPr>
        <w:t xml:space="preserve"> induced by cavin-1, however several species present with a dramatic decrease in EVs compared to cells where </w:t>
      </w:r>
      <w:r w:rsidR="00E26679">
        <w:rPr>
          <w:rFonts w:ascii="Times New Roman" w:hAnsi="Times New Roman" w:cs="Times New Roman"/>
          <w:sz w:val="24"/>
          <w:szCs w:val="24"/>
          <w:lang w:val="en-US"/>
        </w:rPr>
        <w:t>5</w:t>
      </w:r>
      <w:r w:rsidR="00D269F5">
        <w:rPr>
          <w:rFonts w:ascii="Times New Roman" w:hAnsi="Times New Roman" w:cs="Times New Roman"/>
          <w:sz w:val="24"/>
          <w:szCs w:val="24"/>
          <w:lang w:val="en-US"/>
        </w:rPr>
        <w:t xml:space="preserve">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075B9361"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 significan</w:t>
      </w:r>
      <w:bookmarkStart w:id="0" w:name="_GoBack"/>
      <w:bookmarkEnd w:id="0"/>
      <w:r w:rsidRPr="004173A8">
        <w:rPr>
          <w:rFonts w:ascii="Times New Roman" w:hAnsi="Times New Roman" w:cs="Times New Roman"/>
          <w:sz w:val="24"/>
          <w:szCs w:val="24"/>
          <w:lang w:val="en-US"/>
        </w:rPr>
        <w:t xml:space="preserve">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w:t>
      </w:r>
      <w:r w:rsidRPr="004173A8">
        <w:rPr>
          <w:rFonts w:ascii="Times New Roman" w:hAnsi="Times New Roman" w:cs="Times New Roman"/>
          <w:sz w:val="24"/>
          <w:szCs w:val="24"/>
          <w:lang w:val="en-US"/>
        </w:rPr>
        <w:lastRenderedPageBreak/>
        <w:t xml:space="preserve">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331ADE5B"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022E44ED"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w:t>
      </w:r>
      <w:r w:rsidR="001B23BC">
        <w:rPr>
          <w:rFonts w:ascii="Times New Roman" w:hAnsi="Times New Roman" w:cs="Times New Roman"/>
          <w:sz w:val="24"/>
          <w:szCs w:val="24"/>
          <w:lang w:val="en-US"/>
        </w:rPr>
        <w:lastRenderedPageBreak/>
        <w:t xml:space="preserve">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1DD6A77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6C4A453A" w:rsidR="001E41AA" w:rsidRPr="00F724F0" w:rsidRDefault="001454D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454D5"/>
    <w:rsid w:val="0016216F"/>
    <w:rsid w:val="001B23BC"/>
    <w:rsid w:val="001B5720"/>
    <w:rsid w:val="001E35AB"/>
    <w:rsid w:val="001E41AA"/>
    <w:rsid w:val="0022148F"/>
    <w:rsid w:val="002504F5"/>
    <w:rsid w:val="002744C9"/>
    <w:rsid w:val="002D3A9B"/>
    <w:rsid w:val="002D6BD5"/>
    <w:rsid w:val="00315510"/>
    <w:rsid w:val="00360908"/>
    <w:rsid w:val="003A122B"/>
    <w:rsid w:val="003A4606"/>
    <w:rsid w:val="00407027"/>
    <w:rsid w:val="00425FC6"/>
    <w:rsid w:val="00475D4D"/>
    <w:rsid w:val="004817CB"/>
    <w:rsid w:val="004A7530"/>
    <w:rsid w:val="004F3EB9"/>
    <w:rsid w:val="005A1261"/>
    <w:rsid w:val="005D63E8"/>
    <w:rsid w:val="005E60B2"/>
    <w:rsid w:val="006A29A2"/>
    <w:rsid w:val="006D430D"/>
    <w:rsid w:val="00704850"/>
    <w:rsid w:val="007A639E"/>
    <w:rsid w:val="008059B0"/>
    <w:rsid w:val="00816B3C"/>
    <w:rsid w:val="008C3CF3"/>
    <w:rsid w:val="008E6930"/>
    <w:rsid w:val="009150C5"/>
    <w:rsid w:val="00934DDB"/>
    <w:rsid w:val="00973BAF"/>
    <w:rsid w:val="00A014EB"/>
    <w:rsid w:val="00B12BF0"/>
    <w:rsid w:val="00B31E2D"/>
    <w:rsid w:val="00B57D19"/>
    <w:rsid w:val="00C547B4"/>
    <w:rsid w:val="00CD0C67"/>
    <w:rsid w:val="00CE0CB5"/>
    <w:rsid w:val="00CE5661"/>
    <w:rsid w:val="00D10ABE"/>
    <w:rsid w:val="00D269F5"/>
    <w:rsid w:val="00D60996"/>
    <w:rsid w:val="00D82430"/>
    <w:rsid w:val="00DA6E08"/>
    <w:rsid w:val="00DB5FE8"/>
    <w:rsid w:val="00E10F8A"/>
    <w:rsid w:val="00E26679"/>
    <w:rsid w:val="00E74C40"/>
    <w:rsid w:val="00E776BE"/>
    <w:rsid w:val="00EE7C8F"/>
    <w:rsid w:val="00F041BB"/>
    <w:rsid w:val="00F442BA"/>
    <w:rsid w:val="00F56074"/>
    <w:rsid w:val="00F724F0"/>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6</TotalTime>
  <Pages>7</Pages>
  <Words>1938</Words>
  <Characters>11050</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2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9</cp:revision>
  <dcterms:created xsi:type="dcterms:W3CDTF">2016-08-17T23:45:00Z</dcterms:created>
  <dcterms:modified xsi:type="dcterms:W3CDTF">2016-08-31T02:08:00Z</dcterms:modified>
</cp:coreProperties>
</file>